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D0A15" w:rsidRPr="00CD30D4" w:rsidRDefault="004D0A15" w:rsidP="004D0A15">
      <w:pPr>
        <w:jc w:val="both"/>
        <w:rPr>
          <w:rFonts w:asciiTheme="minorHAnsi" w:hAnsiTheme="minorHAnsi"/>
          <w:b/>
          <w:color w:val="000000" w:themeColor="text1"/>
          <w:sz w:val="18"/>
          <w:szCs w:val="18"/>
        </w:rPr>
      </w:pPr>
      <w:r w:rsidRPr="00CD30D4">
        <w:rPr>
          <w:rFonts w:asciiTheme="minorHAnsi" w:hAnsiTheme="minorHAnsi" w:cstheme="majorBidi"/>
          <w:b/>
          <w:color w:val="000000" w:themeColor="text1"/>
          <w:sz w:val="18"/>
          <w:szCs w:val="18"/>
        </w:rPr>
        <w:t xml:space="preserve">supplementary </w:t>
      </w:r>
      <w:r>
        <w:rPr>
          <w:rFonts w:asciiTheme="minorHAnsi" w:hAnsiTheme="minorHAnsi" w:cstheme="majorBidi"/>
          <w:b/>
          <w:color w:val="000000" w:themeColor="text1"/>
          <w:sz w:val="18"/>
          <w:szCs w:val="18"/>
        </w:rPr>
        <w:t xml:space="preserve">Table </w:t>
      </w:r>
      <w:bookmarkStart w:id="0" w:name="_GoBack"/>
      <w:bookmarkEnd w:id="0"/>
      <w:r w:rsidRPr="00CD30D4">
        <w:rPr>
          <w:rFonts w:asciiTheme="minorHAnsi" w:hAnsiTheme="minorHAnsi" w:cstheme="majorBidi"/>
          <w:b/>
          <w:color w:val="000000" w:themeColor="text1"/>
          <w:sz w:val="18"/>
          <w:szCs w:val="18"/>
        </w:rPr>
        <w:t>2</w:t>
      </w:r>
      <w:r w:rsidRPr="00CD30D4">
        <w:rPr>
          <w:rFonts w:asciiTheme="minorHAnsi" w:hAnsiTheme="minorHAnsi"/>
          <w:b/>
          <w:color w:val="000000" w:themeColor="text1"/>
          <w:sz w:val="18"/>
          <w:szCs w:val="18"/>
        </w:rPr>
        <w:t>. Quality of bias assessment of the included studies according to the Cochrane guideline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71"/>
        <w:gridCol w:w="1032"/>
        <w:gridCol w:w="1180"/>
        <w:gridCol w:w="917"/>
        <w:gridCol w:w="1206"/>
        <w:gridCol w:w="1242"/>
        <w:gridCol w:w="1157"/>
        <w:gridCol w:w="737"/>
      </w:tblGrid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Studies</w:t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Random</w:t>
            </w:r>
          </w:p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sequence</w:t>
            </w:r>
          </w:p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generation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Allocation</w:t>
            </w:r>
          </w:p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concealment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 xml:space="preserve">Selective </w:t>
            </w:r>
          </w:p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reporting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Blinding of participants</w:t>
            </w:r>
          </w:p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and personne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Blinding of outcome assessment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 xml:space="preserve">Incomplete </w:t>
            </w:r>
          </w:p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outcome data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Other</w:t>
            </w:r>
          </w:p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  <w:t>bias</w:t>
            </w:r>
          </w:p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</w:p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color w:val="000000" w:themeColor="text1"/>
                <w:sz w:val="18"/>
                <w:szCs w:val="18"/>
              </w:rPr>
            </w:pP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/>
                <w:color w:val="000000" w:themeColor="text1"/>
                <w:sz w:val="18"/>
                <w:szCs w:val="18"/>
              </w:rPr>
            </w:pPr>
            <w:proofErr w:type="spellStart"/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  <w:t>Gepner</w:t>
            </w:r>
            <w:proofErr w:type="spellEnd"/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  <w:t xml:space="preserve"> A, 2012</w:t>
            </w:r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  <w:fldChar w:fldCharType="begin">
                <w:fldData xml:space="preserve">PEVuZE5vdGU+PENpdGU+PEF1dGhvcj5HZXBuZXI8L0F1dGhvcj48WWVhcj4yMDEyPC9ZZWFyPjxS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</w:fldData>
              </w:fldChar>
            </w:r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  <w:instrText xml:space="preserve"> ADDIN EN.CITE </w:instrText>
            </w:r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  <w:fldChar w:fldCharType="begin">
                <w:fldData xml:space="preserve">PEVuZE5vdGU+PENpdGU+PEF1dGhvcj5HZXBuZXI8L0F1dGhvcj48WWVhcj4yMDEyPC9ZZWFyPjxS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</w:fldData>
              </w:fldChar>
            </w:r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  <w:instrText xml:space="preserve"> ADDIN EN.CITE.DATA </w:instrText>
            </w:r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</w:r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  <w:fldChar w:fldCharType="end"/>
            </w:r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</w:r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  <w:fldChar w:fldCharType="separate"/>
            </w:r>
            <w:r w:rsidRPr="00CD30D4">
              <w:rPr>
                <w:rFonts w:asciiTheme="minorHAnsi" w:hAnsiTheme="minorHAnsi" w:cs="AdvP41461E"/>
                <w:noProof/>
                <w:color w:val="000000" w:themeColor="text1"/>
                <w:sz w:val="18"/>
                <w:szCs w:val="18"/>
                <w:lang w:val="en-US"/>
              </w:rPr>
              <w:t>(</w:t>
            </w:r>
            <w:hyperlink w:anchor="_ENREF_30" w:tooltip="Gepner, 2012 #1618" w:history="1">
              <w:r w:rsidRPr="00CD30D4">
                <w:rPr>
                  <w:rFonts w:asciiTheme="minorHAnsi" w:hAnsiTheme="minorHAnsi" w:cs="AdvP41461E"/>
                  <w:noProof/>
                  <w:color w:val="000000" w:themeColor="text1"/>
                  <w:sz w:val="18"/>
                  <w:szCs w:val="18"/>
                  <w:lang w:val="en-US"/>
                </w:rPr>
                <w:t>30</w:t>
              </w:r>
            </w:hyperlink>
            <w:r w:rsidRPr="00CD30D4">
              <w:rPr>
                <w:rFonts w:asciiTheme="minorHAnsi" w:hAnsiTheme="minorHAnsi" w:cs="AdvP41461E"/>
                <w:noProof/>
                <w:color w:val="000000" w:themeColor="text1"/>
                <w:sz w:val="18"/>
                <w:szCs w:val="18"/>
                <w:lang w:val="en-US"/>
              </w:rPr>
              <w:t>)</w:t>
            </w:r>
            <w:r w:rsidRPr="00CD30D4">
              <w:rPr>
                <w:rFonts w:asciiTheme="minorHAnsi" w:hAnsiTheme="minorHAnsi" w:cs="AdvP41461E"/>
                <w:color w:val="000000" w:themeColor="text1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b/>
                <w:bCs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 xml:space="preserve">L 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Harris A, 2011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IYXJyaXM8L0F1dGhvcj48WWVhcj4yMDExPC9ZZWFyPjxS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IYXJyaXM8L0F1dGhvcj48WWVhcj4yMDExPC9ZZWFyPjxS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34" w:tooltip="Harris, 2011 #1622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34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proofErr w:type="spellStart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Longenecker</w:t>
            </w:r>
            <w:proofErr w:type="spellEnd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 xml:space="preserve"> C, 2012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&lt;EndNote&gt;&lt;Cite&gt;&lt;Author&gt;Longenecker&lt;/Author&gt;&lt;Year&gt;2012&lt;/Year&gt;&lt;RecNum&gt;509&lt;/RecNum&gt;&lt;DisplayText&gt;(46)&lt;/DisplayText&gt;&lt;record&gt;&lt;rec-number&gt;509&lt;/rec-number&gt;&lt;foreign-keys&gt;&lt;key app="EN" db-id="2zsvewe9cxv9s2esdpwx2dwn2v5wvrspxxwf"&gt;509&lt;/key&gt;&lt;/foreign-keys&gt;&lt;ref-type name="Journal Article"&gt;17&lt;/ref-type&gt;&lt;contributors&gt;&lt;authors&gt;&lt;author&gt;Longenecker, C. T.&lt;/author&gt;&lt;author&gt;Hileman, C. O.&lt;/author&gt;&lt;author&gt;Carman, T. L.&lt;/author&gt;&lt;author&gt;Ross, A. C.&lt;/author&gt;&lt;author&gt;Seydafkan, S.&lt;/author&gt;&lt;author&gt;Brown, T. T.&lt;/author&gt;&lt;author&gt;Labbato, D. E.&lt;/author&gt;&lt;author&gt;Storer, N.&lt;/author&gt;&lt;author&gt;Tangpricha, V.&lt;/author&gt;&lt;author&gt;McComsey, G. A.&lt;/author&gt;&lt;/authors&gt;&lt;/contributors&gt;&lt;auth-address&gt;University Hospitals Case Medical Center, Cleveland, OH, USA.&lt;/auth-address&gt;&lt;titles&gt;&lt;title&gt;Vitamin D supplementation and endothelial function in vitamin D deficient HIV-infected patients: a randomized placebo-controlled trial&lt;/title&gt;&lt;secondary-title&gt;Antivir Ther&lt;/secondary-title&gt;&lt;alt-title&gt;Antiviral therapy&lt;/alt-title&gt;&lt;/titles&gt;&lt;periodical&gt;&lt;full-title&gt;Antivir Ther&lt;/full-title&gt;&lt;abbr-1&gt;Antiviral therapy&lt;/abbr-1&gt;&lt;/periodical&gt;&lt;alt-periodical&gt;&lt;full-title&gt;Antivir Ther&lt;/full-title&gt;&lt;abbr-1&gt;Antiviral therapy&lt;/abbr-1&gt;&lt;/alt-periodical&gt;&lt;pages&gt;613-21&lt;/pages&gt;&lt;volume&gt;17&lt;/volume&gt;&lt;number&gt;4&lt;/number&gt;&lt;edition&gt;2012/02/02&lt;/edition&gt;&lt;keywords&gt;&lt;keyword&gt;Biological Markers&lt;/keyword&gt;&lt;keyword&gt;Case-Control Studies&lt;/keyword&gt;&lt;keyword&gt;Dietary Supplements&lt;/keyword&gt;&lt;keyword&gt;HIV Infections/*complications/drug therapy&lt;/keyword&gt;&lt;keyword&gt;Humans&lt;/keyword&gt;&lt;keyword&gt;Vitamin D/*therapeutic use&lt;/keyword&gt;&lt;keyword&gt;Vitamin D Deficiency/complications/*drug therapy&lt;/keyword&gt;&lt;/keywords&gt;&lt;dates&gt;&lt;year&gt;2012&lt;/year&gt;&lt;/dates&gt;&lt;isbn&gt;1359-6535&lt;/isbn&gt;&lt;accession-num&gt;22293363&lt;/accession-num&gt;&lt;urls&gt;&lt;/urls&gt;&lt;custom2&gt;Pmc3898848&lt;/custom2&gt;&lt;custom6&gt;Nihms543789&lt;/custom6&gt;&lt;electronic-resource-num&gt;10.3851/imp1983&lt;/electronic-resource-num&gt;&lt;remote-database-provider&gt;Nlm&lt;/remote-database-provider&gt;&lt;language&gt;eng&lt;/language&gt;&lt;/record&gt;&lt;/Cite&gt;&lt;/EndNote&gt;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46" w:tooltip="Longenecker, 2012 #509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46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proofErr w:type="spellStart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Sokol</w:t>
            </w:r>
            <w:proofErr w:type="spellEnd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 xml:space="preserve"> S, 2012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b2tvbDwvQXV0aG9yPjxZZWFyPjIwMTI8L1llYXI+PFJl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b2tvbDwvQXV0aG9yPjxZZWFyPjIwMTI8L1llYXI+PFJl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36" w:tooltip="Sokol, 2012 #1624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36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U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proofErr w:type="spellStart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Sugden</w:t>
            </w:r>
            <w:proofErr w:type="spellEnd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 xml:space="preserve"> A, 2007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WdkZW48L0F1dGhvcj48WWVhcj4yMDA4PC9ZZWFyPjxS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WdkZW48L0F1dGhvcj48WWVhcj4yMDA4PC9ZZWFyPjxS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29" w:tooltip="Sugden, 2008 #1617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29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U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Witham M, 2013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XRoYW08L0F1dGhvcj48WWVhcj4yMDEzPC9ZZWFyPjxS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XRoYW08L0F1dGhvcj48WWVhcj4yMDEzPC9ZZWFyPjxS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31" w:tooltip="Witham, 2013 #1619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31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Witham M, 2013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&lt;EndNote&gt;&lt;Cite&gt;&lt;Author&gt;Witham&lt;/Author&gt;&lt;Year&gt;2013&lt;/Year&gt;&lt;RecNum&gt;1626&lt;/RecNum&gt;&lt;DisplayText&gt;(47)&lt;/DisplayText&gt;&lt;record&gt;&lt;rec-number&gt;1626&lt;/rec-number&gt;&lt;foreign-keys&gt;&lt;key app="EN" db-id="2zsvewe9cxv9s2esdpwx2dwn2v5wvrspxxwf"&gt;1626&lt;/key&gt;&lt;/foreign-keys&gt;&lt;ref-type name="Journal Article"&gt;17&lt;/ref-type&gt;&lt;contributors&gt;&lt;authors&gt;&lt;author&gt;Witham, M. D.&lt;/author&gt;&lt;author&gt;Dove, F. J.&lt;/author&gt;&lt;author&gt;Khan, F.&lt;/author&gt;&lt;author&gt;Lang, C. C.&lt;/author&gt;&lt;author&gt;Belch, J. J.&lt;/author&gt;&lt;author&gt;Struthers, A. D.&lt;/author&gt;&lt;/authors&gt;&lt;/contributors&gt;&lt;auth-address&gt;Ageing and Health, University of Dundee, Ninewells Hospital, Dundee DD1 9SY, United Kingdom. m.witham@dundee.ac.uk&lt;/auth-address&gt;&lt;titles&gt;&lt;title&gt;Effects of vitamin D supplementation on markers of vascular function after myocardial infarction--a randomised controlled trial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745-9&lt;/pages&gt;&lt;volume&gt;167&lt;/volume&gt;&lt;number&gt;3&lt;/number&gt;&lt;edition&gt;2012/03/31&lt;/edition&gt;&lt;keywords&gt;&lt;keyword&gt;Aged&lt;/keyword&gt;&lt;keyword&gt;Biomarkers/blood&lt;/keyword&gt;&lt;keyword&gt;Blood Pressure/drug effects/physiology&lt;/keyword&gt;&lt;keyword&gt;Cholesterol/blood&lt;/keyword&gt;&lt;keyword&gt;*Dietary Supplements&lt;/keyword&gt;&lt;keyword&gt;Double-Blind Method&lt;/keyword&gt;&lt;keyword&gt;Female&lt;/keyword&gt;&lt;keyword&gt;Humans&lt;/keyword&gt;&lt;keyword&gt;Male&lt;/keyword&gt;&lt;keyword&gt;Middle Aged&lt;/keyword&gt;&lt;keyword&gt;Myocardial Infarction/*blood/*drug therapy&lt;/keyword&gt;&lt;keyword&gt;Vitamin D/pharmacology/*therapeutic use&lt;/keyword&gt;&lt;/keywords&gt;&lt;dates&gt;&lt;year&gt;2013&lt;/year&gt;&lt;pub-dates&gt;&lt;date&gt;Aug 10&lt;/date&gt;&lt;/pub-dates&gt;&lt;/dates&gt;&lt;isbn&gt;0167-5273&lt;/isbn&gt;&lt;accession-num&gt;22459388&lt;/accession-num&gt;&lt;urls&gt;&lt;/urls&gt;&lt;electronic-resource-num&gt;10.1016/j.ijcard.2012.03.054&lt;/electronic-resource-num&gt;&lt;remote-database-provider&gt;Nlm&lt;/remote-database-provider&gt;&lt;language&gt;eng&lt;/language&gt;&lt;/record&gt;&lt;/Cite&gt;&lt;/EndNote&gt;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47" w:tooltip="Witham, 2013 #1626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47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Witham M, 2015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XRoYW08L0F1dGhvcj48WWVhcj4yMDE1PC9ZZWFyPjxS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XRoYW08L0F1dGhvcj48WWVhcj4yMDE1PC9ZZWFyPjxS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33" w:tooltip="Witham, 2015 #1621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33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H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Witham M, 2010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XRoYW08L0F1dGhvcj48WWVhcj4yMDEwPC9ZZWFyPjxS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XRoYW08L0F1dGhvcj48WWVhcj4yMDEwPC9ZZWFyPjxS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35" w:tooltip="Witham, 2010 #1623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35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Witham M, 2012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XRoYW08L0F1dGhvcj48WWVhcj4yMDEyPC9ZZWFyPjxS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XRoYW08L0F1dGhvcj48WWVhcj4yMDEyPC9ZZWFyPjxS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32" w:tooltip="Witham, 2012 #1620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32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H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proofErr w:type="spellStart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Yiu</w:t>
            </w:r>
            <w:proofErr w:type="spellEnd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 xml:space="preserve"> Y, 2013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ZaXU8L0F1dGhvcj48WWVhcj4yMDEzPC9ZZWFyPjxSZWNO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ZaXU8L0F1dGhvcj48WWVhcj4yMDEzPC9ZZWFyPjxSZWNO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</w:fldData>
              </w:fldCha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48" w:tooltip="Yiu, 2013 #1627" w:history="1">
              <w:r w:rsidRPr="00CD30D4"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48</w:t>
              </w:r>
            </w:hyperlink>
            <w:r w:rsidRPr="00CD30D4"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  <w:tr w:rsidR="004D0A15" w:rsidRPr="00CD30D4" w:rsidTr="006D551B">
        <w:trPr>
          <w:jc w:val="center"/>
        </w:trPr>
        <w:tc>
          <w:tcPr>
            <w:tcW w:w="1771" w:type="dxa"/>
          </w:tcPr>
          <w:p w:rsidR="004D0A15" w:rsidRPr="00CD30D4" w:rsidRDefault="004D0A15" w:rsidP="006D551B">
            <w:pP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pPr>
            <w:proofErr w:type="spellStart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>Zoccali</w:t>
            </w:r>
            <w:proofErr w:type="spellEnd"/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t xml:space="preserve"> C, 2014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ab2NjYWxpPC9BdXRob3I+PFllYXI+MjAxNDwvWWVhcj48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</w:fldData>
              </w:fldChar>
            </w:r>
            <w: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ab2NjYWxpPC9BdXRob3I+PFllYXI+MjAxNDwvWWVhcj48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</w:fldData>
              </w:fldChar>
            </w:r>
            <w: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</w:r>
            <w:r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(</w:t>
            </w:r>
            <w:hyperlink w:anchor="_ENREF_37" w:tooltip="Zoccali, 2014 #1625" w:history="1">
              <w:r>
                <w:rPr>
                  <w:rFonts w:asciiTheme="minorHAnsi" w:hAnsiTheme="minorHAnsi" w:cstheme="majorBidi"/>
                  <w:bCs/>
                  <w:noProof/>
                  <w:color w:val="000000" w:themeColor="text1"/>
                  <w:sz w:val="18"/>
                  <w:szCs w:val="18"/>
                </w:rPr>
                <w:t>37</w:t>
              </w:r>
            </w:hyperlink>
            <w:r>
              <w:rPr>
                <w:rFonts w:asciiTheme="minorHAnsi" w:hAnsiTheme="minorHAnsi" w:cstheme="majorBidi"/>
                <w:bCs/>
                <w:noProof/>
                <w:color w:val="000000" w:themeColor="text1"/>
                <w:sz w:val="18"/>
                <w:szCs w:val="18"/>
              </w:rPr>
              <w:t>)</w:t>
            </w:r>
            <w:r w:rsidRPr="00CD30D4">
              <w:rPr>
                <w:rFonts w:asciiTheme="minorHAnsi" w:hAnsiTheme="minorHAnsi" w:cstheme="majorBidi"/>
                <w:bCs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03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80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0" w:type="auto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06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242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115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  <w:tc>
          <w:tcPr>
            <w:tcW w:w="737" w:type="dxa"/>
          </w:tcPr>
          <w:p w:rsidR="004D0A15" w:rsidRPr="00CD30D4" w:rsidRDefault="004D0A15" w:rsidP="006D551B">
            <w:pPr>
              <w:jc w:val="both"/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</w:pPr>
            <w:r w:rsidRPr="00CD30D4">
              <w:rPr>
                <w:rFonts w:asciiTheme="minorHAnsi" w:hAnsiTheme="minorHAnsi"/>
                <w:color w:val="000000" w:themeColor="text1"/>
                <w:sz w:val="18"/>
                <w:szCs w:val="18"/>
                <w:lang w:val="es-ES"/>
              </w:rPr>
              <w:t>L</w:t>
            </w:r>
          </w:p>
        </w:tc>
      </w:tr>
    </w:tbl>
    <w:p w:rsidR="004D0A15" w:rsidRPr="00CD30D4" w:rsidRDefault="004D0A15" w:rsidP="004D0A15">
      <w:pPr>
        <w:tabs>
          <w:tab w:val="left" w:pos="8251"/>
        </w:tabs>
        <w:ind w:left="270"/>
        <w:jc w:val="both"/>
        <w:rPr>
          <w:rFonts w:asciiTheme="minorHAnsi" w:hAnsiTheme="minorHAnsi"/>
          <w:b/>
          <w:color w:val="000000" w:themeColor="text1"/>
          <w:sz w:val="18"/>
          <w:szCs w:val="18"/>
        </w:rPr>
      </w:pPr>
      <w:r w:rsidRPr="00CD30D4">
        <w:rPr>
          <w:rFonts w:asciiTheme="minorHAnsi" w:hAnsiTheme="minorHAnsi"/>
          <w:b/>
          <w:color w:val="000000" w:themeColor="text1"/>
          <w:sz w:val="18"/>
          <w:szCs w:val="18"/>
        </w:rPr>
        <w:t>L, low risk of bias; H, high risk of bias; U, unclear risk of bias.</w:t>
      </w:r>
      <w:r w:rsidRPr="00CD30D4">
        <w:rPr>
          <w:rFonts w:asciiTheme="minorHAnsi" w:hAnsiTheme="minorHAnsi"/>
          <w:b/>
          <w:color w:val="000000" w:themeColor="text1"/>
          <w:sz w:val="18"/>
          <w:szCs w:val="18"/>
        </w:rPr>
        <w:tab/>
      </w:r>
    </w:p>
    <w:p w:rsidR="004D0A15" w:rsidRPr="00CD30D4" w:rsidRDefault="004D0A15" w:rsidP="004D0A15">
      <w:pPr>
        <w:jc w:val="both"/>
        <w:rPr>
          <w:rFonts w:asciiTheme="minorHAnsi" w:hAnsiTheme="minorHAnsi"/>
          <w:color w:val="FF0000"/>
          <w:sz w:val="18"/>
          <w:szCs w:val="18"/>
        </w:rPr>
      </w:pPr>
    </w:p>
    <w:p w:rsidR="00FF48F9" w:rsidRDefault="00FF48F9"/>
    <w:sectPr w:rsidR="00FF48F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dvP41461E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1687D"/>
    <w:rsid w:val="002431D7"/>
    <w:rsid w:val="004D0A15"/>
    <w:rsid w:val="00505E52"/>
    <w:rsid w:val="00E67EE1"/>
    <w:rsid w:val="00F1687D"/>
    <w:rsid w:val="00FF48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86C2555-2DC3-4D78-B4F4-9C36B2B363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D0A15"/>
    <w:pPr>
      <w:spacing w:after="200" w:line="276" w:lineRule="auto"/>
    </w:pPr>
    <w:rPr>
      <w:rFonts w:ascii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D0A15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76</Words>
  <Characters>4998</Characters>
  <Application>Microsoft Office Word</Application>
  <DocSecurity>0</DocSecurity>
  <Lines>41</Lines>
  <Paragraphs>11</Paragraphs>
  <ScaleCrop>false</ScaleCrop>
  <Company/>
  <LinksUpToDate>false</LinksUpToDate>
  <CharactersWithSpaces>58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YMAN</dc:creator>
  <cp:keywords/>
  <dc:description/>
  <cp:lastModifiedBy>PEYMAN</cp:lastModifiedBy>
  <cp:revision>2</cp:revision>
  <dcterms:created xsi:type="dcterms:W3CDTF">2016-05-22T07:05:00Z</dcterms:created>
  <dcterms:modified xsi:type="dcterms:W3CDTF">2016-05-22T07:05:00Z</dcterms:modified>
</cp:coreProperties>
</file>